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0CCE305" w14:textId="77777777" w:rsidR="002E4DA4" w:rsidRDefault="00136F67">
      <w:proofErr w:type="spellStart"/>
      <w:r>
        <w:t>Sentac</w:t>
      </w:r>
      <w:proofErr w:type="spellEnd"/>
      <w:r>
        <w:t xml:space="preserve"> Abstract</w:t>
      </w:r>
    </w:p>
    <w:p w14:paraId="0F2E0545" w14:textId="77777777" w:rsidR="0033535A" w:rsidRDefault="0033535A">
      <w:r>
        <w:t>250 words</w:t>
      </w:r>
      <w:r w:rsidR="00D0079E">
        <w:t xml:space="preserve"> with no mention of the hospital or names of investigators, t</w:t>
      </w:r>
      <w:r>
        <w:t>itle: 120 characters</w:t>
      </w:r>
    </w:p>
    <w:p w14:paraId="738CE25C" w14:textId="77777777" w:rsidR="00D0079E" w:rsidRPr="00D0079E" w:rsidRDefault="00D0079E">
      <w:pPr>
        <w:rPr>
          <w:b/>
        </w:rPr>
      </w:pPr>
      <w:r w:rsidRPr="00D0079E">
        <w:rPr>
          <w:b/>
        </w:rPr>
        <w:t>Design of Controllable Flexible Instruments to Facilitate Endoscopic Ear Surgery</w:t>
      </w:r>
    </w:p>
    <w:p w14:paraId="7ED4C965" w14:textId="4083CE99" w:rsidR="00F33414" w:rsidRDefault="00536EF6" w:rsidP="00C47F44">
      <w:pPr>
        <w:jc w:val="both"/>
      </w:pPr>
      <w:r w:rsidRPr="00262E65">
        <w:rPr>
          <w:b/>
        </w:rPr>
        <w:t>Background:</w:t>
      </w:r>
      <w:r w:rsidR="00C47F44">
        <w:t xml:space="preserve"> </w:t>
      </w:r>
      <w:proofErr w:type="spellStart"/>
      <w:r w:rsidR="008E2FFF">
        <w:t>Transcanal</w:t>
      </w:r>
      <w:proofErr w:type="spellEnd"/>
      <w:r w:rsidR="008E2FFF">
        <w:t xml:space="preserve"> endoscopic ear surgery (TEES) has undergone a surge of enthusiasm over the last 5-10 years due to the benefits</w:t>
      </w:r>
      <w:r w:rsidR="00466077">
        <w:t xml:space="preserve"> of minimally invasive surgery</w:t>
      </w:r>
      <w:r w:rsidR="008E2FFF">
        <w:t xml:space="preserve"> and clear</w:t>
      </w:r>
      <w:r w:rsidR="007A3C10">
        <w:t>, direct</w:t>
      </w:r>
      <w:r w:rsidR="008E2FFF">
        <w:t xml:space="preserve"> access to the tympanic membrane and recesses of the tympanic cavity. </w:t>
      </w:r>
      <w:r w:rsidR="00453AE5">
        <w:t>Compared</w:t>
      </w:r>
      <w:r w:rsidR="00466077">
        <w:t xml:space="preserve"> to the microscope, the endoscope is able to visualize </w:t>
      </w:r>
      <w:proofErr w:type="spellStart"/>
      <w:r w:rsidR="00466077">
        <w:t>cholesteatoma</w:t>
      </w:r>
      <w:proofErr w:type="spellEnd"/>
      <w:r w:rsidR="00466077">
        <w:t xml:space="preserve"> within the hidden recesses of the middle ear</w:t>
      </w:r>
      <w:r w:rsidR="00F600F0">
        <w:t xml:space="preserve"> and</w:t>
      </w:r>
      <w:r w:rsidR="00466077">
        <w:t xml:space="preserve"> the </w:t>
      </w:r>
      <w:r w:rsidR="00F33414">
        <w:t xml:space="preserve">time to complete TEES </w:t>
      </w:r>
      <w:proofErr w:type="spellStart"/>
      <w:r w:rsidR="00F33414">
        <w:t>t</w:t>
      </w:r>
      <w:r w:rsidR="00466077">
        <w:t>ympanoplasty</w:t>
      </w:r>
      <w:proofErr w:type="spellEnd"/>
      <w:r w:rsidR="00466077">
        <w:t xml:space="preserve"> is reduced. </w:t>
      </w:r>
      <w:r w:rsidR="008E2FFF">
        <w:t>However, due to the one-handed surgical technique required for TEES, the surgery is challenging and</w:t>
      </w:r>
      <w:r w:rsidR="00D0079E">
        <w:t xml:space="preserve"> the learning curve is steep.</w:t>
      </w:r>
      <w:r w:rsidR="001858F9">
        <w:t xml:space="preserve"> Existing instruments have not been designed to accommodate this challenge.</w:t>
      </w:r>
      <w:r w:rsidR="008E2FFF">
        <w:t xml:space="preserve"> </w:t>
      </w:r>
      <w:r w:rsidR="00262E65" w:rsidRPr="00262E65">
        <w:rPr>
          <w:b/>
        </w:rPr>
        <w:t xml:space="preserve">Objective: </w:t>
      </w:r>
      <w:r w:rsidR="003D2F8D">
        <w:t>To d</w:t>
      </w:r>
      <w:r w:rsidR="00453AE5">
        <w:t xml:space="preserve">esign instruments to facilitate the challenges experienced during TEES. </w:t>
      </w:r>
      <w:r w:rsidR="00262E65" w:rsidRPr="00262E65">
        <w:rPr>
          <w:b/>
        </w:rPr>
        <w:t xml:space="preserve">Methods: </w:t>
      </w:r>
      <w:r w:rsidR="007A3C10">
        <w:t>A</w:t>
      </w:r>
      <w:r w:rsidR="00F33414">
        <w:t xml:space="preserve"> needs analysis </w:t>
      </w:r>
      <w:r w:rsidR="008E41C6">
        <w:t>questionnaire</w:t>
      </w:r>
      <w:r w:rsidR="00F33414">
        <w:t xml:space="preserve"> </w:t>
      </w:r>
      <w:r w:rsidR="007A3C10">
        <w:t xml:space="preserve">was sent </w:t>
      </w:r>
      <w:r w:rsidR="00F33414">
        <w:t>to</w:t>
      </w:r>
      <w:r w:rsidR="008E41C6">
        <w:t xml:space="preserve"> </w:t>
      </w:r>
      <w:proofErr w:type="spellStart"/>
      <w:r w:rsidR="008E41C6">
        <w:t>otologists</w:t>
      </w:r>
      <w:proofErr w:type="spellEnd"/>
      <w:r w:rsidR="008E41C6">
        <w:t xml:space="preserve"> </w:t>
      </w:r>
      <w:r w:rsidR="00262E65">
        <w:t xml:space="preserve">internationally </w:t>
      </w:r>
      <w:r w:rsidR="008E41C6">
        <w:t>to determine</w:t>
      </w:r>
      <w:r w:rsidR="00F33414">
        <w:t xml:space="preserve"> </w:t>
      </w:r>
      <w:r w:rsidR="007A3C10">
        <w:t xml:space="preserve">the degree of need for instrumentation to address difficulties experienced during TEES. </w:t>
      </w:r>
      <w:r w:rsidR="008E41C6">
        <w:t>As well,</w:t>
      </w:r>
      <w:r w:rsidR="00F33414">
        <w:t xml:space="preserve"> a time flow </w:t>
      </w:r>
      <w:r w:rsidR="009F6F00">
        <w:t>study recorded the duration of surgical steps during TEES to identify the inefficiencies during surgery and which tool functionalities</w:t>
      </w:r>
      <w:r w:rsidR="00453AE5">
        <w:t xml:space="preserve"> would facilitate these steps. </w:t>
      </w:r>
      <w:r w:rsidR="00262E65" w:rsidRPr="00262E65">
        <w:rPr>
          <w:b/>
        </w:rPr>
        <w:t>Results:</w:t>
      </w:r>
      <w:r w:rsidR="00262E65">
        <w:rPr>
          <w:b/>
        </w:rPr>
        <w:t xml:space="preserve"> </w:t>
      </w:r>
      <w:r w:rsidR="00262E65">
        <w:t>We received responses from 22 endoscopic ear surgeons.</w:t>
      </w:r>
      <w:r w:rsidR="00262E65" w:rsidRPr="00262E65">
        <w:rPr>
          <w:b/>
        </w:rPr>
        <w:t xml:space="preserve"> </w:t>
      </w:r>
      <w:r w:rsidR="003D2F8D">
        <w:t>The surgical difficulty of “r</w:t>
      </w:r>
      <w:r w:rsidR="00171964">
        <w:t>eaching structures</w:t>
      </w:r>
      <w:r w:rsidR="009F6F00">
        <w:t xml:space="preserve"> visualized by the endoscope</w:t>
      </w:r>
      <w:r w:rsidR="003D2F8D">
        <w:t>”</w:t>
      </w:r>
      <w:r w:rsidR="009F6F00">
        <w:t xml:space="preserve"> </w:t>
      </w:r>
      <w:r w:rsidR="00D0079E">
        <w:t>scored</w:t>
      </w:r>
      <w:r w:rsidR="009D136C">
        <w:t xml:space="preserve"> an average of</w:t>
      </w:r>
      <w:r w:rsidR="00D0079E">
        <w:t xml:space="preserve"> 8</w:t>
      </w:r>
      <w:r w:rsidR="00DF120B">
        <w:t>3</w:t>
      </w:r>
      <w:r w:rsidR="00D0079E">
        <w:t xml:space="preserve">% ± </w:t>
      </w:r>
      <w:r w:rsidR="009D136C">
        <w:t>4% need</w:t>
      </w:r>
      <w:r w:rsidR="001858F9">
        <w:t xml:space="preserve"> for new instrumentation</w:t>
      </w:r>
      <w:r w:rsidR="009D136C" w:rsidRPr="00470F16">
        <w:t xml:space="preserve">. ANOVA with a 95% confidence interval showed that there was no significant effect of </w:t>
      </w:r>
      <w:r w:rsidR="003D2F8D">
        <w:t xml:space="preserve">TEES experience </w:t>
      </w:r>
      <w:r w:rsidR="009D136C" w:rsidRPr="00470F16">
        <w:t xml:space="preserve">on the difficulty experienced. </w:t>
      </w:r>
      <w:r w:rsidR="00D0079E" w:rsidRPr="00470F16">
        <w:t>R</w:t>
      </w:r>
      <w:r w:rsidR="00466077" w:rsidRPr="00470F16">
        <w:t>aising</w:t>
      </w:r>
      <w:r w:rsidR="00466077">
        <w:t xml:space="preserve"> the </w:t>
      </w:r>
      <w:proofErr w:type="spellStart"/>
      <w:r w:rsidR="00466077">
        <w:t>tympanomeatal</w:t>
      </w:r>
      <w:proofErr w:type="spellEnd"/>
      <w:r w:rsidR="00466077">
        <w:t xml:space="preserve"> flap during TEES </w:t>
      </w:r>
      <w:proofErr w:type="spellStart"/>
      <w:r w:rsidR="00466077">
        <w:t>tympanoplasty</w:t>
      </w:r>
      <w:proofErr w:type="spellEnd"/>
      <w:r w:rsidR="00466077">
        <w:t xml:space="preserve"> takes the longest time</w:t>
      </w:r>
      <w:r w:rsidR="00D0079E">
        <w:t xml:space="preserve"> during surgery with a median of 23.5 minutes, out of 9 surgeries</w:t>
      </w:r>
      <w:r w:rsidR="009F6F00">
        <w:t>.</w:t>
      </w:r>
      <w:r w:rsidR="009D136C">
        <w:t xml:space="preserve"> </w:t>
      </w:r>
      <w:r w:rsidR="009D136C" w:rsidRPr="009D136C">
        <w:rPr>
          <w:b/>
        </w:rPr>
        <w:t>Conclusion:</w:t>
      </w:r>
      <w:r w:rsidR="009D136C">
        <w:t xml:space="preserve"> </w:t>
      </w:r>
      <w:r w:rsidR="005A3090">
        <w:t xml:space="preserve">Here, we present a tool that can reach into the antrum and mastoid through an </w:t>
      </w:r>
      <w:proofErr w:type="spellStart"/>
      <w:r w:rsidR="005A3090">
        <w:t>atticoantrostomy</w:t>
      </w:r>
      <w:proofErr w:type="spellEnd"/>
      <w:r w:rsidR="003D2F8D">
        <w:t>. The curvature of the tool tip was designed using patient CT scans with anatomy that were at the limits of what TEES can do</w:t>
      </w:r>
      <w:r w:rsidR="005A3090">
        <w:t>.</w:t>
      </w:r>
      <w:r w:rsidR="003D2F8D">
        <w:t xml:space="preserve"> </w:t>
      </w:r>
      <w:r w:rsidR="005A3090">
        <w:t xml:space="preserve"> The tool </w:t>
      </w:r>
      <w:r w:rsidR="001858F9">
        <w:t>can reach these areas</w:t>
      </w:r>
      <w:r w:rsidR="005A3090">
        <w:t xml:space="preserve"> in a</w:t>
      </w:r>
      <w:r w:rsidR="009D136C">
        <w:t xml:space="preserve"> 3D printed temporal bone model, addressing the need of reaching structures visualized by the endoscope.</w:t>
      </w:r>
      <w:r w:rsidR="005A3090">
        <w:t xml:space="preserve"> </w:t>
      </w:r>
    </w:p>
    <w:p w14:paraId="4F69DF46" w14:textId="77777777" w:rsidR="009D136C" w:rsidRDefault="009D136C" w:rsidP="009D136C">
      <w:pPr>
        <w:ind w:left="360"/>
      </w:pPr>
    </w:p>
    <w:p w14:paraId="07B79140" w14:textId="77777777" w:rsidR="00C47F44" w:rsidRDefault="00C47F44"/>
    <w:p w14:paraId="284BFFAB" w14:textId="77777777" w:rsidR="00C47F44" w:rsidRDefault="00C47F44"/>
    <w:p w14:paraId="19DE90AA" w14:textId="77777777" w:rsidR="008E2FFF" w:rsidRDefault="005A3090">
      <w:bookmarkStart w:id="0" w:name="_GoBack"/>
      <w:bookmarkEnd w:id="0"/>
      <w:r>
        <w:t xml:space="preserve">References: </w:t>
      </w:r>
      <w:r w:rsidR="0012672B">
        <w:t xml:space="preserve"> </w:t>
      </w:r>
    </w:p>
    <w:p w14:paraId="0A609849" w14:textId="77777777" w:rsidR="008E2FFF" w:rsidRDefault="005A3090">
      <w:r>
        <w:t xml:space="preserve">Studies have shown the time to complete TEES </w:t>
      </w:r>
      <w:proofErr w:type="spellStart"/>
      <w:r>
        <w:t>tympanoplasty</w:t>
      </w:r>
      <w:proofErr w:type="spellEnd"/>
      <w:r>
        <w:t xml:space="preserve"> is reduced compared to microscopic </w:t>
      </w:r>
      <w:r w:rsidR="00594B2D">
        <w:fldChar w:fldCharType="begin" w:fldLock="1"/>
      </w:r>
      <w:r>
        <w:instrText>ADDIN CSL_CITATION { "citationItems" : [ { "id" : "ITEM-1", "itemData" : { "DOI" : "10.1007/s00405-017-4570-3", "ISSN" : "0937-4477", "author" : [ { "dropping-particle" : "", "family" : "Kuo", "given" : "Che-hung", "non-dropping-particle" : "", "parse-names" : false, "suffix" : "" }, { "dropping-particle" : "", "family" : "Wu", "given" : "Hsing-mei", "non-dropping-particle" : "", "parse-names" : false, "suffix" : "" } ], "container-title" : "European Archives of Oto-Rhino-Laryngology", "id" : "ITEM-1", "issue" : "1", "issued" : { "date-parts" : [ [ "2017" ] ] }, "page" : "1-6", "title" : "Comparison of endoscopic and microscopic tympanoplasty", "type" : "article-journal", "volume" : "10" }, "uris" : [ "http://www.mendeley.com/documents/?uuid=da303961-283f-4280-8270-cdd4f67f952a" ] } ], "mendeley" : { "formattedCitation" : "(Kuo &amp; Wu, 2017)", "plainTextFormattedCitation" : "(Kuo &amp; Wu, 2017)" }, "properties" : { "noteIndex" : 0 }, "schema" : "https://github.com/citation-style-language/schema/raw/master/csl-citation.json" }</w:instrText>
      </w:r>
      <w:r w:rsidR="00594B2D">
        <w:fldChar w:fldCharType="separate"/>
      </w:r>
      <w:r w:rsidRPr="00F33414">
        <w:rPr>
          <w:noProof/>
        </w:rPr>
        <w:t>(Kuo &amp; Wu, 2017)</w:t>
      </w:r>
      <w:r w:rsidR="00594B2D">
        <w:fldChar w:fldCharType="end"/>
      </w:r>
      <w:r>
        <w:t>.</w:t>
      </w:r>
    </w:p>
    <w:sectPr w:rsidR="008E2FFF" w:rsidSect="002E4DA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770148A"/>
    <w:multiLevelType w:val="hybridMultilevel"/>
    <w:tmpl w:val="5486289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CE0135C"/>
    <w:multiLevelType w:val="hybridMultilevel"/>
    <w:tmpl w:val="E70663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136F67"/>
    <w:rsid w:val="0012672B"/>
    <w:rsid w:val="00136F67"/>
    <w:rsid w:val="00171964"/>
    <w:rsid w:val="001858F9"/>
    <w:rsid w:val="00262E65"/>
    <w:rsid w:val="002E4DA4"/>
    <w:rsid w:val="0033535A"/>
    <w:rsid w:val="003D2F8D"/>
    <w:rsid w:val="00453AE5"/>
    <w:rsid w:val="00466077"/>
    <w:rsid w:val="00470F16"/>
    <w:rsid w:val="00497205"/>
    <w:rsid w:val="004B7DC3"/>
    <w:rsid w:val="00536EF6"/>
    <w:rsid w:val="00594B2D"/>
    <w:rsid w:val="005A3090"/>
    <w:rsid w:val="007A3C10"/>
    <w:rsid w:val="008E2FFF"/>
    <w:rsid w:val="008E41C6"/>
    <w:rsid w:val="009D136C"/>
    <w:rsid w:val="009F6F00"/>
    <w:rsid w:val="00AC79A1"/>
    <w:rsid w:val="00B67C17"/>
    <w:rsid w:val="00C47F44"/>
    <w:rsid w:val="00D0079E"/>
    <w:rsid w:val="00DF120B"/>
    <w:rsid w:val="00F33414"/>
    <w:rsid w:val="00F600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1F1FAA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E4DA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A309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9171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8090425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39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9981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041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09828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66908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2167414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845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6D313559-434D-EB4E-B806-B1F873FE8D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8</TotalTime>
  <Pages>1</Pages>
  <Words>491</Words>
  <Characters>2803</Characters>
  <Application>Microsoft Macintosh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32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12</cp:revision>
  <dcterms:created xsi:type="dcterms:W3CDTF">2017-06-16T18:37:00Z</dcterms:created>
  <dcterms:modified xsi:type="dcterms:W3CDTF">2017-07-07T22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02e2194-1314-33c6-ac2e-4dc3f545970e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